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77742" w:rsidRDefault="00F728F5">
      <w:pPr>
        <w:rPr>
          <w:b/>
          <w:sz w:val="40"/>
          <w:szCs w:val="40"/>
        </w:rPr>
      </w:pPr>
      <w:r w:rsidRPr="00F728F5">
        <w:rPr>
          <w:b/>
          <w:sz w:val="40"/>
          <w:szCs w:val="40"/>
        </w:rPr>
        <w:t>Permissions for Reproduction of Material</w:t>
      </w:r>
    </w:p>
    <w:p w:rsidR="00F728F5" w:rsidRDefault="00F728F5" w:rsidP="00F728F5">
      <w:r>
        <w:t>All reproduced material was cleared for use in this thesis with the kind permission of the original authors.</w:t>
      </w:r>
    </w:p>
    <w:tbl>
      <w:tblPr>
        <w:tblStyle w:val="TableGrid"/>
        <w:tblW w:w="0" w:type="auto"/>
        <w:tblLook w:val="04A0"/>
      </w:tblPr>
      <w:tblGrid>
        <w:gridCol w:w="1242"/>
        <w:gridCol w:w="5136"/>
        <w:gridCol w:w="2864"/>
      </w:tblGrid>
      <w:tr w:rsidR="00B11781" w:rsidTr="00E11A7A">
        <w:tc>
          <w:tcPr>
            <w:tcW w:w="1242" w:type="dxa"/>
          </w:tcPr>
          <w:p w:rsidR="00B11781" w:rsidRDefault="00B11781" w:rsidP="006F6CB4">
            <w:pPr>
              <w:jc w:val="center"/>
            </w:pPr>
            <w:r>
              <w:t>Figure</w:t>
            </w:r>
          </w:p>
        </w:tc>
        <w:tc>
          <w:tcPr>
            <w:tcW w:w="5136" w:type="dxa"/>
          </w:tcPr>
          <w:p w:rsidR="00B11781" w:rsidRDefault="00B11781" w:rsidP="006F6CB4">
            <w:pPr>
              <w:jc w:val="center"/>
            </w:pPr>
            <w:r>
              <w:t>Reference</w:t>
            </w:r>
          </w:p>
        </w:tc>
        <w:tc>
          <w:tcPr>
            <w:tcW w:w="2864" w:type="dxa"/>
          </w:tcPr>
          <w:p w:rsidR="00B11781" w:rsidRDefault="00B11781" w:rsidP="006F6CB4">
            <w:pPr>
              <w:jc w:val="center"/>
            </w:pPr>
            <w:r>
              <w:t>Permission granted</w:t>
            </w:r>
          </w:p>
        </w:tc>
      </w:tr>
      <w:tr w:rsidR="00B11781" w:rsidTr="00E11A7A">
        <w:tc>
          <w:tcPr>
            <w:tcW w:w="1242" w:type="dxa"/>
          </w:tcPr>
          <w:p w:rsidR="00B11781" w:rsidRDefault="00B11781" w:rsidP="00F728F5">
            <w:r>
              <w:t>1.4 C</w:t>
            </w:r>
          </w:p>
        </w:tc>
        <w:tc>
          <w:tcPr>
            <w:tcW w:w="5136" w:type="dxa"/>
          </w:tcPr>
          <w:p w:rsidR="00B11781" w:rsidRDefault="00F0746A" w:rsidP="00F538AE">
            <w:r>
              <w:fldChar w:fldCharType="begin"/>
            </w:r>
            <w:r w:rsidR="00B11781">
              <w:instrText xml:space="preserve"> ADDIN EN.CITE &lt;EndNote&gt;&lt;Cite&gt;&lt;Author&gt;Nicolson&lt;/Author&gt;&lt;Year&gt;2005&lt;/Year&gt;&lt;RecNum&gt;1139&lt;/RecNum&gt;&lt;Suffix&gt;`; Figure 1 C&lt;/Suffix&gt;&lt;DisplayText&gt;(Nicolson, 2005; Figure 1 C)&lt;/DisplayText&gt;&lt;record&gt;&lt;rec-number&gt;1139&lt;/rec-number&gt;&lt;foreign-keys&gt;&lt;key app="EN" db-id="xprpd0sxn20pv6ea0xqxxetgvzzwpat5ptr2"&gt;1139&lt;/key&gt;&lt;/foreign-keys&gt;&lt;ref-type name="Journal Article"&gt;17&lt;/ref-type&gt;&lt;contributors&gt;&lt;authors&gt;&lt;author&gt;Nicolson, T.&lt;/author&gt;&lt;/authors&gt;&lt;/contributors&gt;&lt;auth-address&gt;Oregon Hearing Research Center and Vollum Institute, Oregon Health and Science University, Portland, Oregon 97239, USA. nicolson@ohsu.edu&lt;/auth-address&gt;&lt;titles&gt;&lt;title&gt;The genetics of hearing and balance in zebrafish&lt;/title&gt;&lt;secondary-title&gt;Annu Rev Genet&lt;/secondary-title&gt;&lt;/titles&gt;&lt;periodical&gt;&lt;full-title&gt;Annu Rev Genet&lt;/full-title&gt;&lt;/periodical&gt;&lt;pages&gt;9-22&lt;/pages&gt;&lt;volume&gt;39&lt;/volume&gt;&lt;edition&gt;2005/11/16&lt;/edition&gt;&lt;keywords&gt;&lt;keyword&gt;Animals&lt;/keyword&gt;&lt;keyword&gt;Ear, Inner/anatomy &amp;amp; histology/embryology/metabolism&lt;/keyword&gt;&lt;keyword&gt;Hair Cells, Auditory/physiology&lt;/keyword&gt;&lt;keyword&gt;Hearing/*genetics/*physiology&lt;/keyword&gt;&lt;keyword&gt;Mechanotransduction, Cellular&lt;/keyword&gt;&lt;keyword&gt;Postural Balance&lt;/keyword&gt;&lt;keyword&gt;Zebrafish/anatomy &amp;amp; histology/*genetics/*physiology&lt;/keyword&gt;&lt;/keywords&gt;&lt;dates&gt;&lt;year&gt;2005&lt;/year&gt;&lt;/dates&gt;&lt;isbn&gt;0066-4197 (Print)&amp;#xD;0066-4197 (Linking)&lt;/isbn&gt;&lt;accession-num&gt;16285850&lt;/accession-num&gt;&lt;urls&gt;&lt;related-urls&gt;&lt;url&gt;http://www.ncbi.nlm.nih.gov/pubmed/16285850&lt;/url&gt;&lt;/related-urls&gt;&lt;/urls&gt;&lt;electronic-resource-num&gt;10.1146/annurev.genet.39.073003.105049&lt;/electronic-resource-num&gt;&lt;language&gt;eng&lt;/language&gt;&lt;/record&gt;&lt;/Cite&gt;&lt;/EndNote&gt;</w:instrText>
            </w:r>
            <w:r>
              <w:fldChar w:fldCharType="separate"/>
            </w:r>
            <w:r w:rsidR="00B11781">
              <w:rPr>
                <w:noProof/>
              </w:rPr>
              <w:t>(</w:t>
            </w:r>
            <w:hyperlink w:anchor="_ENREF_8" w:tooltip="Nicolson, 2005 #1139" w:history="1">
              <w:r w:rsidR="00F538AE">
                <w:rPr>
                  <w:noProof/>
                </w:rPr>
                <w:t>Nicolson, 2005; Figure 1 C</w:t>
              </w:r>
            </w:hyperlink>
            <w:r w:rsidR="00B11781">
              <w:rPr>
                <w:noProof/>
              </w:rPr>
              <w:t>)</w:t>
            </w:r>
            <w:r>
              <w:fldChar w:fldCharType="end"/>
            </w:r>
            <w:r w:rsidR="00B11781">
              <w:t xml:space="preserve"> </w:t>
            </w:r>
          </w:p>
        </w:tc>
        <w:tc>
          <w:tcPr>
            <w:tcW w:w="2864" w:type="dxa"/>
          </w:tcPr>
          <w:p w:rsidR="00B11781" w:rsidRDefault="00352CB3" w:rsidP="00352CB3">
            <w:r>
              <w:t>Rightslink 12/11/2012</w:t>
            </w:r>
          </w:p>
        </w:tc>
      </w:tr>
      <w:tr w:rsidR="00B11781" w:rsidTr="00E11A7A">
        <w:tc>
          <w:tcPr>
            <w:tcW w:w="1242" w:type="dxa"/>
          </w:tcPr>
          <w:p w:rsidR="00B11781" w:rsidRDefault="00B11781" w:rsidP="00F728F5">
            <w:r>
              <w:t>1.5 B</w:t>
            </w:r>
          </w:p>
        </w:tc>
        <w:tc>
          <w:tcPr>
            <w:tcW w:w="5136" w:type="dxa"/>
          </w:tcPr>
          <w:p w:rsidR="00B11781" w:rsidRDefault="00EB3DD2" w:rsidP="00F538AE">
            <w:r>
              <w:t>Front cover image, Development 2011</w:t>
            </w:r>
            <w:r w:rsidR="006F6CB4">
              <w:t>,</w:t>
            </w:r>
            <w:r>
              <w:t xml:space="preserve"> Vol. 39 </w:t>
            </w:r>
            <w:r w:rsidR="00F0746A">
              <w:fldChar w:fldCharType="begin">
                <w:fldData xml:space="preserve">PEVuZE5vdGU+PENpdGU+PEF1dGhvcj5TaGVldHM8L0F1dGhvcj48WWVhcj4yMDExPC9ZZWFyPjxS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=
</w:fldData>
              </w:fldChar>
            </w:r>
            <w:r>
              <w:instrText xml:space="preserve"> ADDIN EN.CITE </w:instrText>
            </w:r>
            <w:r w:rsidR="00F0746A">
              <w:fldChar w:fldCharType="begin">
                <w:fldData xml:space="preserve">PEVuZE5vdGU+PENpdGU+PEF1dGhvcj5TaGVldHM8L0F1dGhvcj48WWVhcj4yMDExPC9ZZWFyPjxS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=
</w:fldData>
              </w:fldChar>
            </w:r>
            <w:r>
              <w:instrText xml:space="preserve"> ADDIN EN.CITE.DATA </w:instrText>
            </w:r>
            <w:r w:rsidR="00F0746A">
              <w:fldChar w:fldCharType="end"/>
            </w:r>
            <w:r w:rsidR="00F0746A">
              <w:fldChar w:fldCharType="separate"/>
            </w:r>
            <w:r>
              <w:rPr>
                <w:noProof/>
              </w:rPr>
              <w:t>(</w:t>
            </w:r>
            <w:hyperlink w:anchor="_ENREF_11" w:tooltip="Sheets, 2011 #1140" w:history="1">
              <w:r w:rsidR="00F538AE">
                <w:rPr>
                  <w:noProof/>
                </w:rPr>
                <w:t>Sheets et al., 2011</w:t>
              </w:r>
            </w:hyperlink>
            <w:r>
              <w:rPr>
                <w:noProof/>
              </w:rPr>
              <w:t>)</w:t>
            </w:r>
            <w:r w:rsidR="00F0746A">
              <w:fldChar w:fldCharType="end"/>
            </w:r>
          </w:p>
        </w:tc>
        <w:tc>
          <w:tcPr>
            <w:tcW w:w="2864" w:type="dxa"/>
          </w:tcPr>
          <w:p w:rsidR="00B11781" w:rsidRDefault="00EB3DD2" w:rsidP="00EB3DD2">
            <w:r>
              <w:t xml:space="preserve">With </w:t>
            </w:r>
            <w:r w:rsidR="006F6CB4">
              <w:t xml:space="preserve">the </w:t>
            </w:r>
            <w:r>
              <w:t xml:space="preserve">permission of </w:t>
            </w:r>
            <w:r w:rsidRPr="006F6CB4">
              <w:rPr>
                <w:i/>
              </w:rPr>
              <w:t>Development</w:t>
            </w:r>
            <w:r>
              <w:t xml:space="preserve"> and Teresa Nicolson</w:t>
            </w:r>
            <w:r w:rsidR="00E11A7A">
              <w:t>,</w:t>
            </w:r>
            <w:r>
              <w:t xml:space="preserve"> Nov 2012.</w:t>
            </w:r>
          </w:p>
        </w:tc>
      </w:tr>
      <w:tr w:rsidR="00B11781" w:rsidTr="00E11A7A">
        <w:tc>
          <w:tcPr>
            <w:tcW w:w="1242" w:type="dxa"/>
          </w:tcPr>
          <w:p w:rsidR="00B11781" w:rsidRDefault="00EB3DD2" w:rsidP="00F728F5">
            <w:r>
              <w:t>1.5 C</w:t>
            </w:r>
          </w:p>
        </w:tc>
        <w:tc>
          <w:tcPr>
            <w:tcW w:w="5136" w:type="dxa"/>
          </w:tcPr>
          <w:p w:rsidR="00B11781" w:rsidRDefault="00F0746A" w:rsidP="00F538AE">
            <w:r>
              <w:fldChar w:fldCharType="begin">
                <w:fldData xml:space="preserve">PEVuZE5vdGU+PENpdGU+PEF1dGhvcj5DaGl1PC9BdXRob3I+PFllYXI+MjAwODwvWWVhcj48UmVj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</w:fldData>
              </w:fldChar>
            </w:r>
            <w:r w:rsidR="004A7101">
              <w:instrText xml:space="preserve"> ADDIN EN.CITE </w:instrText>
            </w:r>
            <w:r>
              <w:fldChar w:fldCharType="begin">
                <w:fldData xml:space="preserve">PEVuZE5vdGU+PENpdGU+PEF1dGhvcj5DaGl1PC9BdXRob3I+PFllYXI+MjAwODwvWWVhcj48UmVj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</w:fldData>
              </w:fldChar>
            </w:r>
            <w:r w:rsidR="004A7101"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="004A7101">
              <w:rPr>
                <w:noProof/>
              </w:rPr>
              <w:t>(</w:t>
            </w:r>
            <w:hyperlink w:anchor="_ENREF_3" w:tooltip="Chiu, 2008 #2" w:history="1">
              <w:r w:rsidR="00F538AE">
                <w:rPr>
                  <w:noProof/>
                </w:rPr>
                <w:t>Chiu et al., 2008; Figure 1 B</w:t>
              </w:r>
            </w:hyperlink>
            <w:r w:rsidR="004A7101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864" w:type="dxa"/>
          </w:tcPr>
          <w:p w:rsidR="00B11781" w:rsidRDefault="006F6CB4" w:rsidP="00BA3D13">
            <w:r>
              <w:t>With the permission of Henry</w:t>
            </w:r>
            <w:r w:rsidR="004A7101">
              <w:t xml:space="preserve"> </w:t>
            </w:r>
            <w:proofErr w:type="spellStart"/>
            <w:r w:rsidR="00BA3D13">
              <w:t>O</w:t>
            </w:r>
            <w:r w:rsidR="004A7101">
              <w:t>u</w:t>
            </w:r>
            <w:proofErr w:type="spellEnd"/>
            <w:r w:rsidR="004A7101">
              <w:t xml:space="preserve"> </w:t>
            </w:r>
            <w:r>
              <w:t>(corresponding author).</w:t>
            </w:r>
          </w:p>
        </w:tc>
      </w:tr>
      <w:tr w:rsidR="00B11781" w:rsidTr="00E11A7A">
        <w:tc>
          <w:tcPr>
            <w:tcW w:w="1242" w:type="dxa"/>
          </w:tcPr>
          <w:p w:rsidR="00B11781" w:rsidRDefault="004A7101" w:rsidP="00F728F5">
            <w:r>
              <w:t>1.7 A</w:t>
            </w:r>
          </w:p>
        </w:tc>
        <w:tc>
          <w:tcPr>
            <w:tcW w:w="5136" w:type="dxa"/>
          </w:tcPr>
          <w:p w:rsidR="00B11781" w:rsidRDefault="00F0746A" w:rsidP="00F538AE">
            <w:r>
              <w:fldChar w:fldCharType="begin">
                <w:fldData xml:space="preserve">PEVuZE5vdGU+PENpdGU+PEF1dGhvcj5IYXJyaXM8L0F1dGhvcj48WWVhcj4yMDAzPC9ZZWFyPjxS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</w:fldData>
              </w:fldChar>
            </w:r>
            <w:r w:rsidR="004A7101">
              <w:instrText xml:space="preserve"> ADDIN EN.CITE </w:instrText>
            </w:r>
            <w:r>
              <w:fldChar w:fldCharType="begin">
                <w:fldData xml:space="preserve">PEVuZE5vdGU+PENpdGU+PEF1dGhvcj5IYXJyaXM8L0F1dGhvcj48WWVhcj4yMDAzPC9ZZWFyPjxS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</w:fldData>
              </w:fldChar>
            </w:r>
            <w:r w:rsidR="004A7101"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="004A7101">
              <w:rPr>
                <w:noProof/>
              </w:rPr>
              <w:t>(</w:t>
            </w:r>
            <w:hyperlink w:anchor="_ENREF_4" w:tooltip="Harris, 2003 #1" w:history="1">
              <w:r w:rsidR="00F538AE">
                <w:rPr>
                  <w:noProof/>
                </w:rPr>
                <w:t>Harris et al., 2003; Figure 2 E</w:t>
              </w:r>
            </w:hyperlink>
            <w:r w:rsidR="004A7101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864" w:type="dxa"/>
          </w:tcPr>
          <w:p w:rsidR="00B11781" w:rsidRDefault="006F6CB4" w:rsidP="00F728F5">
            <w:r>
              <w:t>With the permission of Edwin Rubel (corresponding author).</w:t>
            </w:r>
          </w:p>
        </w:tc>
      </w:tr>
      <w:tr w:rsidR="00B11781" w:rsidTr="00E11A7A">
        <w:tc>
          <w:tcPr>
            <w:tcW w:w="1242" w:type="dxa"/>
          </w:tcPr>
          <w:p w:rsidR="00B11781" w:rsidRDefault="004A7101" w:rsidP="00F728F5">
            <w:r>
              <w:t>1.7 B</w:t>
            </w:r>
          </w:p>
        </w:tc>
        <w:tc>
          <w:tcPr>
            <w:tcW w:w="5136" w:type="dxa"/>
          </w:tcPr>
          <w:p w:rsidR="00B11781" w:rsidRDefault="00F0746A" w:rsidP="00F538AE">
            <w:r>
              <w:fldChar w:fldCharType="begin">
                <w:fldData xml:space="preserve">PEVuZE5vdGU+PENpdGU+PEF1dGhvcj5DaGl1PC9BdXRob3I+PFllYXI+MjAwODwvWWVhcj48UmVj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</w:fldData>
              </w:fldChar>
            </w:r>
            <w:r w:rsidR="00F538AE">
              <w:instrText xml:space="preserve"> ADDIN EN.CITE </w:instrText>
            </w:r>
            <w:r>
              <w:fldChar w:fldCharType="begin">
                <w:fldData xml:space="preserve">PEVuZE5vdGU+PENpdGU+PEF1dGhvcj5DaGl1PC9BdXRob3I+PFllYXI+MjAwODwvWWVhcj48UmVj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</w:fldData>
              </w:fldChar>
            </w:r>
            <w:r w:rsidR="00F538AE"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="00F538AE">
              <w:rPr>
                <w:noProof/>
              </w:rPr>
              <w:t>(</w:t>
            </w:r>
            <w:hyperlink w:anchor="_ENREF_3" w:tooltip="Chiu, 2008 #2" w:history="1">
              <w:r w:rsidR="00F538AE">
                <w:rPr>
                  <w:noProof/>
                </w:rPr>
                <w:t>Chiu et al., 2008; Figure 2 A</w:t>
              </w:r>
            </w:hyperlink>
            <w:r w:rsidR="00F538A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864" w:type="dxa"/>
          </w:tcPr>
          <w:p w:rsidR="00B11781" w:rsidRDefault="006F6CB4" w:rsidP="00BA3D13">
            <w:r>
              <w:t xml:space="preserve">With the permission of Henry </w:t>
            </w:r>
            <w:proofErr w:type="spellStart"/>
            <w:r>
              <w:t>Ou</w:t>
            </w:r>
            <w:proofErr w:type="spellEnd"/>
            <w:r>
              <w:t xml:space="preserve"> (corresponding author).</w:t>
            </w:r>
          </w:p>
        </w:tc>
      </w:tr>
      <w:tr w:rsidR="00B11781" w:rsidTr="00E11A7A">
        <w:tc>
          <w:tcPr>
            <w:tcW w:w="1242" w:type="dxa"/>
          </w:tcPr>
          <w:p w:rsidR="00B11781" w:rsidRDefault="004A7101" w:rsidP="00F728F5">
            <w:r>
              <w:t>1.7 C</w:t>
            </w:r>
          </w:p>
        </w:tc>
        <w:tc>
          <w:tcPr>
            <w:tcW w:w="5136" w:type="dxa"/>
          </w:tcPr>
          <w:p w:rsidR="00B11781" w:rsidRDefault="00F0746A" w:rsidP="00F538AE">
            <w:r>
              <w:fldChar w:fldCharType="begin"/>
            </w:r>
            <w:r w:rsidR="00F538AE">
              <w:instrText xml:space="preserve"> ADDIN EN.CITE &lt;EndNote&gt;&lt;Cite&gt;&lt;Author&gt;Ou&lt;/Author&gt;&lt;Year&gt;2007&lt;/Year&gt;&lt;RecNum&gt;11&lt;/RecNum&gt;&lt;Suffix&gt;`; Figure 1 A&lt;/Suffix&gt;&lt;DisplayText&gt;(Ou et al., 2007; Figure 1 A)&lt;/DisplayText&gt;&lt;record&gt;&lt;rec-number&gt;11&lt;/rec-number&gt;&lt;foreign-keys&gt;&lt;key app="EN" db-id="xprpd0sxn20pv6ea0xqxxetgvzzwpat5ptr2"&gt;11&lt;/key&gt;&lt;/foreign-keys&gt;&lt;ref-type name="Journal Article"&gt;17&lt;/ref-type&gt;&lt;contributors&gt;&lt;authors&gt;&lt;author&gt;Ou, H. C.&lt;/author&gt;&lt;author&gt;Raible, D. W.&lt;/author&gt;&lt;author&gt;Rubel, E. W.&lt;/author&gt;&lt;/authors&gt;&lt;/contributors&gt;&lt;auth-address&gt;Virginia Merrill Bloedel Hearing Research Center, University of Washington, Box 357923, Seattle, WA 98195, USA. henryou@u.washington.edu&lt;/auth-address&gt;&lt;titles&gt;&lt;title&gt;Cisplatin-induced hair cell loss in zebrafish (Danio rerio) lateral line&lt;/title&gt;&lt;secondary-title&gt;Hear. Res.&lt;/secondary-title&gt;&lt;/titles&gt;&lt;periodical&gt;&lt;full-title&gt;Hear. Res.&lt;/full-title&gt;&lt;/periodical&gt;&lt;pages&gt;46-53&lt;/pages&gt;&lt;volume&gt;233&lt;/volume&gt;&lt;number&gt;1-2&lt;/number&gt;&lt;edition&gt;2007/08/22&lt;/edition&gt;&lt;keywords&gt;&lt;keyword&gt;Animals&lt;/keyword&gt;&lt;keyword&gt;Cell Death&lt;/keyword&gt;&lt;keyword&gt;Cisplatin/administration &amp;amp; dosage/*pharmacology&lt;/keyword&gt;&lt;keyword&gt;Dose-Response Relationship, Drug&lt;/keyword&gt;&lt;keyword&gt;Feasibility Studies&lt;/keyword&gt;&lt;keyword&gt;Hair Cells, Auditory/*drug effects&lt;/keyword&gt;&lt;keyword&gt;Kinetics&lt;/keyword&gt;&lt;keyword&gt;Larva/drug effects&lt;/keyword&gt;&lt;keyword&gt;Lateral Line System/*drug effects/*pathology/physiopathology&lt;/keyword&gt;&lt;keyword&gt;Reproducibility of Results&lt;/keyword&gt;&lt;keyword&gt;Time Factors&lt;/keyword&gt;&lt;keyword&gt;Zebrafish/*growth &amp;amp; development&lt;/keyword&gt;&lt;/keywords&gt;&lt;dates&gt;&lt;year&gt;2007&lt;/year&gt;&lt;pub-dates&gt;&lt;date&gt;Nov&lt;/date&gt;&lt;/pub-dates&gt;&lt;/dates&gt;&lt;isbn&gt;0378-5955 (Print)&amp;#xD;0378-5955 (Linking)&lt;/isbn&gt;&lt;accession-num&gt;17709218&lt;/accession-num&gt;&lt;urls&gt;&lt;related-urls&gt;&lt;url&gt;http://www.ncbi.nlm.nih.gov/pubmed/17709218&lt;/url&gt;&lt;/related-urls&gt;&lt;/urls&gt;&lt;custom2&gt;2080654&lt;/custom2&gt;&lt;electronic-resource-num&gt;S0378-5955(07)00178-5 [pii]&amp;#xD;10.1016/j.heares.2007.07.003&lt;/electronic-resource-num&gt;&lt;language&gt;eng&lt;/language&gt;&lt;/record&gt;&lt;/Cite&gt;&lt;/EndNote&gt;</w:instrText>
            </w:r>
            <w:r>
              <w:fldChar w:fldCharType="separate"/>
            </w:r>
            <w:r w:rsidR="00F538AE">
              <w:rPr>
                <w:noProof/>
              </w:rPr>
              <w:t>(</w:t>
            </w:r>
            <w:hyperlink w:anchor="_ENREF_10" w:tooltip="Ou, 2007 #11" w:history="1">
              <w:r w:rsidR="00F538AE">
                <w:rPr>
                  <w:noProof/>
                </w:rPr>
                <w:t>Ou et al., 2007; Figure 1 A</w:t>
              </w:r>
            </w:hyperlink>
            <w:r w:rsidR="00F538A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864" w:type="dxa"/>
          </w:tcPr>
          <w:p w:rsidR="00B11781" w:rsidRDefault="00651455" w:rsidP="006F6CB4">
            <w:r>
              <w:t>Approved through R</w:t>
            </w:r>
            <w:r w:rsidR="00BA3D13">
              <w:t xml:space="preserve">ightslink 13/11/12. </w:t>
            </w:r>
            <w:r w:rsidR="006F6CB4">
              <w:t xml:space="preserve">Also with the permission of Henry </w:t>
            </w:r>
            <w:proofErr w:type="spellStart"/>
            <w:r w:rsidR="006F6CB4">
              <w:t>Ou</w:t>
            </w:r>
            <w:proofErr w:type="spellEnd"/>
            <w:r w:rsidR="006F6CB4">
              <w:t xml:space="preserve"> (corresponding author).</w:t>
            </w:r>
          </w:p>
        </w:tc>
      </w:tr>
      <w:tr w:rsidR="00B11781" w:rsidTr="00E11A7A">
        <w:tc>
          <w:tcPr>
            <w:tcW w:w="1242" w:type="dxa"/>
          </w:tcPr>
          <w:p w:rsidR="00B11781" w:rsidRDefault="00F538AE" w:rsidP="00F538AE">
            <w:r>
              <w:t xml:space="preserve">1.8 Ai, A, D &amp; H </w:t>
            </w:r>
          </w:p>
        </w:tc>
        <w:tc>
          <w:tcPr>
            <w:tcW w:w="5136" w:type="dxa"/>
          </w:tcPr>
          <w:p w:rsidR="00B11781" w:rsidRDefault="00F0746A" w:rsidP="00F538AE">
            <w:r>
              <w:fldChar w:fldCharType="begin">
                <w:fldData xml:space="preserve">PEVuZE5vdGU+PENpdGU+PEF1dGhvcj5Nb29uPC9BdXRob3I+PFllYXI+MjAxMTwvWWVhcj48UmVj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</w:fldData>
              </w:fldChar>
            </w:r>
            <w:r w:rsidR="00F538AE">
              <w:instrText xml:space="preserve"> ADDIN EN.CITE </w:instrText>
            </w:r>
            <w:r>
              <w:fldChar w:fldCharType="begin">
                <w:fldData xml:space="preserve">PEVuZE5vdGU+PENpdGU+PEF1dGhvcj5Nb29uPC9BdXRob3I+PFllYXI+MjAxMTwvWWVhcj48UmVj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</w:fldData>
              </w:fldChar>
            </w:r>
            <w:r w:rsidR="00F538AE"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="00F538AE">
              <w:rPr>
                <w:noProof/>
              </w:rPr>
              <w:t>(</w:t>
            </w:r>
            <w:hyperlink w:anchor="_ENREF_7" w:tooltip="Moon, 2011 #973" w:history="1">
              <w:r w:rsidR="00F538AE">
                <w:rPr>
                  <w:noProof/>
                </w:rPr>
                <w:t>Moon et al., 2011; Figure 1</w:t>
              </w:r>
            </w:hyperlink>
            <w:r w:rsidR="00F538A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864" w:type="dxa"/>
          </w:tcPr>
          <w:p w:rsidR="00B11781" w:rsidRDefault="00BA3D13" w:rsidP="00F728F5">
            <w:r>
              <w:t>Approved through Rightslink (13/11/12)</w:t>
            </w:r>
          </w:p>
        </w:tc>
      </w:tr>
      <w:tr w:rsidR="00F538AE" w:rsidTr="00E11A7A">
        <w:tc>
          <w:tcPr>
            <w:tcW w:w="1242" w:type="dxa"/>
          </w:tcPr>
          <w:p w:rsidR="00F538AE" w:rsidRDefault="00F538AE" w:rsidP="00F538AE">
            <w:r>
              <w:t>1.8 B &amp; C</w:t>
            </w:r>
          </w:p>
        </w:tc>
        <w:tc>
          <w:tcPr>
            <w:tcW w:w="5136" w:type="dxa"/>
          </w:tcPr>
          <w:p w:rsidR="00F538AE" w:rsidRDefault="00F0746A" w:rsidP="00F538AE">
            <w:r>
              <w:fldChar w:fldCharType="begin"/>
            </w:r>
            <w:r w:rsidR="00F538AE">
              <w:instrText xml:space="preserve"> ADDIN EN.CITE &lt;EndNote&gt;&lt;Cite&gt;&lt;Author&gt;Kindt&lt;/Author&gt;&lt;Year&gt;2012&lt;/Year&gt;&lt;RecNum&gt;974&lt;/RecNum&gt;&lt;Suffix&gt;`; Figure 3 A and Aii&lt;/Suffix&gt;&lt;DisplayText&gt;(Kindt et al., 2012; Figure 3 A and Aii)&lt;/DisplayText&gt;&lt;record&gt;&lt;rec-number&gt;974&lt;/rec-number&gt;&lt;foreign-keys&gt;&lt;key app="EN" db-id="xprpd0sxn20pv6ea0xqxxetgvzzwpat5ptr2"&gt;974&lt;/key&gt;&lt;/foreign-keys&gt;&lt;ref-type name="Journal Article"&gt;17&lt;/ref-type&gt;&lt;contributors&gt;&lt;authors&gt;&lt;author&gt;Kindt, K. S.&lt;/author&gt;&lt;author&gt;Finch, G.&lt;/author&gt;&lt;author&gt;Nicolson, T.&lt;/author&gt;&lt;/authors&gt;&lt;/contributors&gt;&lt;auth-address&gt;Howard Hughes Medical Institute, Oregon Hearing Research Center, 3181 SW Sam Jackson Park Road, Oregon Health and Science University, Portland, OR 97239, USA.&lt;/auth-address&gt;&lt;titles&gt;&lt;title&gt;Kinocilia mediate mechanosensitivity in developing zebrafish hair cells&lt;/title&gt;&lt;secondary-title&gt;Dev Cell&lt;/secondary-title&gt;&lt;/titles&gt;&lt;periodical&gt;&lt;full-title&gt;Dev Cell&lt;/full-title&gt;&lt;/periodical&gt;&lt;pages&gt;329-41&lt;/pages&gt;&lt;volume&gt;23&lt;/volume&gt;&lt;number&gt;2&lt;/number&gt;&lt;edition&gt;2012/08/18&lt;/edition&gt;&lt;dates&gt;&lt;year&gt;2012&lt;/year&gt;&lt;pub-dates&gt;&lt;date&gt;Aug 14&lt;/date&gt;&lt;/pub-dates&gt;&lt;/dates&gt;&lt;isbn&gt;1878-1551 (Electronic)&amp;#xD;1534-5807 (Linking)&lt;/isbn&gt;&lt;accession-num&gt;22898777&lt;/accession-num&gt;&lt;urls&gt;&lt;related-urls&gt;&lt;url&gt;http://www.ncbi.nlm.nih.gov/pubmed/22898777&lt;/url&gt;&lt;/related-urls&gt;&lt;/urls&gt;&lt;custom2&gt;3426295&lt;/custom2&gt;&lt;electronic-resource-num&gt;S1534-5807(12)00249-3 [pii]&amp;#xD;10.1016/j.devcel.2012.05.022&lt;/electronic-resource-num&gt;&lt;language&gt;eng&lt;/language&gt;&lt;/record&gt;&lt;/Cite&gt;&lt;/EndNote&gt;</w:instrText>
            </w:r>
            <w:r>
              <w:fldChar w:fldCharType="separate"/>
            </w:r>
            <w:r w:rsidR="00F538AE">
              <w:rPr>
                <w:noProof/>
              </w:rPr>
              <w:t>(</w:t>
            </w:r>
            <w:hyperlink w:anchor="_ENREF_5" w:tooltip="Kindt, 2012 #974" w:history="1">
              <w:r w:rsidR="00F538AE">
                <w:rPr>
                  <w:noProof/>
                </w:rPr>
                <w:t>Kindt et al., 2012; Figure 3 A and Aii</w:t>
              </w:r>
            </w:hyperlink>
            <w:r w:rsidR="00F538A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864" w:type="dxa"/>
          </w:tcPr>
          <w:p w:rsidR="00F538AE" w:rsidRDefault="00BA3D13" w:rsidP="00F728F5">
            <w:r>
              <w:t>Approved through Rightslink (13/11/12)</w:t>
            </w:r>
          </w:p>
        </w:tc>
      </w:tr>
      <w:tr w:rsidR="00F538AE" w:rsidTr="00E11A7A">
        <w:tc>
          <w:tcPr>
            <w:tcW w:w="1242" w:type="dxa"/>
          </w:tcPr>
          <w:p w:rsidR="00F538AE" w:rsidRDefault="00F538AE" w:rsidP="00F538AE">
            <w:r>
              <w:t>1.8 E</w:t>
            </w:r>
          </w:p>
        </w:tc>
        <w:tc>
          <w:tcPr>
            <w:tcW w:w="5136" w:type="dxa"/>
          </w:tcPr>
          <w:p w:rsidR="00F538AE" w:rsidRDefault="00F0746A" w:rsidP="00F538AE">
            <w:r>
              <w:fldChar w:fldCharType="begin">
                <w:fldData xml:space="preserve">PEVuZE5vdGU+PENpdGU+PEF1dGhvcj5NYXRzdWRhPC9BdXRob3I+PFllYXI+MjAxMDwvWWVhcj48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</w:fldData>
              </w:fldChar>
            </w:r>
            <w:r w:rsidR="00F538AE">
              <w:instrText xml:space="preserve"> ADDIN EN.CITE </w:instrText>
            </w:r>
            <w:r>
              <w:fldChar w:fldCharType="begin">
                <w:fldData xml:space="preserve">PEVuZE5vdGU+PENpdGU+PEF1dGhvcj5NYXRzdWRhPC9BdXRob3I+PFllYXI+MjAxMDwvWWVhcj48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</w:fldData>
              </w:fldChar>
            </w:r>
            <w:r w:rsidR="00F538AE"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="00F538AE">
              <w:rPr>
                <w:noProof/>
              </w:rPr>
              <w:t>(</w:t>
            </w:r>
            <w:hyperlink w:anchor="_ENREF_6" w:tooltip="Matsuda, 2010 #1141" w:history="1">
              <w:r w:rsidR="00F538AE">
                <w:rPr>
                  <w:noProof/>
                </w:rPr>
                <w:t>Matsuda and Chitnis, 2010; Figure 1 C</w:t>
              </w:r>
            </w:hyperlink>
            <w:r w:rsidR="00F538A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864" w:type="dxa"/>
          </w:tcPr>
          <w:p w:rsidR="00F538AE" w:rsidRDefault="0006785E" w:rsidP="006F6CB4">
            <w:r w:rsidRPr="0006785E">
              <w:t>Approved by</w:t>
            </w:r>
            <w:r w:rsidR="00BA3D13" w:rsidRPr="0006785E">
              <w:t xml:space="preserve"> </w:t>
            </w:r>
            <w:proofErr w:type="spellStart"/>
            <w:r w:rsidR="00BA3D13" w:rsidRPr="0006785E">
              <w:t>CoB</w:t>
            </w:r>
            <w:proofErr w:type="spellEnd"/>
            <w:r w:rsidRPr="0006785E">
              <w:t xml:space="preserve"> </w:t>
            </w:r>
            <w:r w:rsidR="006F6CB4">
              <w:t>(</w:t>
            </w:r>
            <w:r w:rsidRPr="006F6CB4">
              <w:rPr>
                <w:i/>
              </w:rPr>
              <w:t>Development</w:t>
            </w:r>
            <w:r w:rsidR="006F6CB4">
              <w:t>) and Ajay</w:t>
            </w:r>
            <w:r w:rsidR="00BA3D13">
              <w:t xml:space="preserve"> </w:t>
            </w:r>
            <w:proofErr w:type="spellStart"/>
            <w:r w:rsidR="00BA3D13">
              <w:t>Chitnis</w:t>
            </w:r>
            <w:proofErr w:type="spellEnd"/>
            <w:r w:rsidR="006F6CB4">
              <w:t xml:space="preserve"> (corresponding author).</w:t>
            </w:r>
          </w:p>
        </w:tc>
      </w:tr>
      <w:tr w:rsidR="00F538AE" w:rsidTr="00E11A7A">
        <w:tc>
          <w:tcPr>
            <w:tcW w:w="1242" w:type="dxa"/>
          </w:tcPr>
          <w:p w:rsidR="00F538AE" w:rsidRDefault="00F538AE" w:rsidP="00F538AE">
            <w:r>
              <w:t>1.8 F</w:t>
            </w:r>
          </w:p>
        </w:tc>
        <w:tc>
          <w:tcPr>
            <w:tcW w:w="5136" w:type="dxa"/>
          </w:tcPr>
          <w:p w:rsidR="00F538AE" w:rsidRDefault="00F0746A" w:rsidP="00F538AE">
            <w:r>
              <w:fldChar w:fldCharType="begin">
                <w:fldData xml:space="preserve">PEVuZE5vdGU+PENpdGU+PEF1dGhvcj5CZWhyYTwvQXV0aG9yPjxZZWFyPjIwMTI8L1llYXI+PFJl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</w:fldData>
              </w:fldChar>
            </w:r>
            <w:r w:rsidR="00F538AE">
              <w:instrText xml:space="preserve"> ADDIN EN.CITE </w:instrText>
            </w:r>
            <w:r>
              <w:fldChar w:fldCharType="begin">
                <w:fldData xml:space="preserve">PEVuZE5vdGU+PENpdGU+PEF1dGhvcj5CZWhyYTwvQXV0aG9yPjxZZWFyPjIwMTI8L1llYXI+PFJl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</w:fldData>
              </w:fldChar>
            </w:r>
            <w:r w:rsidR="00F538AE"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="00F538AE">
              <w:rPr>
                <w:noProof/>
              </w:rPr>
              <w:t>(</w:t>
            </w:r>
            <w:hyperlink w:anchor="_ENREF_1" w:tooltip="Behra, 2012 #979" w:history="1">
              <w:r w:rsidR="00F538AE">
                <w:rPr>
                  <w:noProof/>
                </w:rPr>
                <w:t>Behra et al., 2012; Figure 2 D</w:t>
              </w:r>
            </w:hyperlink>
            <w:r w:rsidR="00F538A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864" w:type="dxa"/>
          </w:tcPr>
          <w:p w:rsidR="00F538AE" w:rsidRDefault="00BA3D13" w:rsidP="006F6CB4">
            <w:r>
              <w:t xml:space="preserve">Open access </w:t>
            </w:r>
            <w:r w:rsidR="006F6CB4">
              <w:t xml:space="preserve">and approved by Martine </w:t>
            </w:r>
            <w:proofErr w:type="spellStart"/>
            <w:r>
              <w:t>Behra</w:t>
            </w:r>
            <w:proofErr w:type="spellEnd"/>
            <w:r w:rsidR="006F6CB4">
              <w:t xml:space="preserve"> (corresponding author).</w:t>
            </w:r>
          </w:p>
        </w:tc>
      </w:tr>
      <w:tr w:rsidR="00F538AE" w:rsidTr="00E11A7A">
        <w:tc>
          <w:tcPr>
            <w:tcW w:w="1242" w:type="dxa"/>
          </w:tcPr>
          <w:p w:rsidR="00F538AE" w:rsidRDefault="00F538AE" w:rsidP="00F538AE">
            <w:r>
              <w:lastRenderedPageBreak/>
              <w:t>1.8 G</w:t>
            </w:r>
          </w:p>
        </w:tc>
        <w:tc>
          <w:tcPr>
            <w:tcW w:w="5136" w:type="dxa"/>
          </w:tcPr>
          <w:p w:rsidR="00F538AE" w:rsidRDefault="00F0746A" w:rsidP="00F538AE">
            <w:r>
              <w:fldChar w:fldCharType="begin">
                <w:fldData xml:space="preserve">PEVuZE5vdGU+PENpdGU+PEF1dGhvcj5XaWJvd288L0F1dGhvcj48WWVhcj4yMDExPC9ZZWFyPjxS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</w:fldData>
              </w:fldChar>
            </w:r>
            <w:r w:rsidR="00F538AE">
              <w:instrText xml:space="preserve"> ADDIN EN.CITE </w:instrText>
            </w:r>
            <w:r>
              <w:fldChar w:fldCharType="begin">
                <w:fldData xml:space="preserve">PEVuZE5vdGU+PENpdGU+PEF1dGhvcj5XaWJvd288L0F1dGhvcj48WWVhcj4yMDExPC9ZZWFyPjxS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</w:fldData>
              </w:fldChar>
            </w:r>
            <w:r w:rsidR="00F538AE"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="00F538AE">
              <w:rPr>
                <w:noProof/>
              </w:rPr>
              <w:t>(</w:t>
            </w:r>
            <w:hyperlink w:anchor="_ENREF_12" w:tooltip="Wibowo, 2011 #1142" w:history="1">
              <w:r w:rsidR="00F538AE">
                <w:rPr>
                  <w:noProof/>
                </w:rPr>
                <w:t>Wibowo et al., 2011; Figure 2 E</w:t>
              </w:r>
            </w:hyperlink>
            <w:r w:rsidR="00F538A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864" w:type="dxa"/>
          </w:tcPr>
          <w:p w:rsidR="00F538AE" w:rsidRDefault="00BA3D13" w:rsidP="0006785E">
            <w:r>
              <w:t xml:space="preserve">Permission granted by </w:t>
            </w:r>
            <w:proofErr w:type="spellStart"/>
            <w:r>
              <w:t>Hernan</w:t>
            </w:r>
            <w:proofErr w:type="spellEnd"/>
            <w:r>
              <w:t xml:space="preserve"> Lopez-</w:t>
            </w:r>
            <w:proofErr w:type="spellStart"/>
            <w:r>
              <w:t>Schier</w:t>
            </w:r>
            <w:proofErr w:type="spellEnd"/>
            <w:r>
              <w:t xml:space="preserve"> via email. </w:t>
            </w:r>
            <w:r w:rsidR="0006785E" w:rsidRPr="006F6CB4">
              <w:rPr>
                <w:i/>
              </w:rPr>
              <w:t>Development</w:t>
            </w:r>
            <w:r w:rsidR="0006785E">
              <w:t xml:space="preserve"> (</w:t>
            </w:r>
            <w:proofErr w:type="spellStart"/>
            <w:r w:rsidRPr="0006785E">
              <w:t>CoB</w:t>
            </w:r>
            <w:proofErr w:type="spellEnd"/>
            <w:r w:rsidR="0006785E">
              <w:t>)</w:t>
            </w:r>
            <w:r w:rsidRPr="0006785E">
              <w:t xml:space="preserve"> </w:t>
            </w:r>
            <w:r w:rsidR="0006785E" w:rsidRPr="0006785E">
              <w:t>approved too.</w:t>
            </w:r>
          </w:p>
        </w:tc>
      </w:tr>
      <w:tr w:rsidR="00F538AE" w:rsidTr="00E11A7A">
        <w:tc>
          <w:tcPr>
            <w:tcW w:w="1242" w:type="dxa"/>
          </w:tcPr>
          <w:p w:rsidR="00F538AE" w:rsidRDefault="00F538AE" w:rsidP="00F538AE">
            <w:r>
              <w:t>6.2</w:t>
            </w:r>
          </w:p>
        </w:tc>
        <w:tc>
          <w:tcPr>
            <w:tcW w:w="5136" w:type="dxa"/>
          </w:tcPr>
          <w:p w:rsidR="00F538AE" w:rsidRDefault="00F0746A" w:rsidP="00F538AE">
            <w:r>
              <w:fldChar w:fldCharType="begin"/>
            </w:r>
            <w:r w:rsidR="00F538AE">
              <w:instrText xml:space="preserve"> ADDIN EN.CITE &lt;EndNote&gt;&lt;Cite&gt;&lt;Author&gt;Niethammer&lt;/Author&gt;&lt;Year&gt;2009&lt;/Year&gt;&lt;RecNum&gt;939&lt;/RecNum&gt;&lt;Suffix&gt;`; Figure 2 A&lt;/Suffix&gt;&lt;DisplayText&gt;(Niethammer et al., 2009; Figure 2 A)&lt;/DisplayText&gt;&lt;record&gt;&lt;rec-number&gt;939&lt;/rec-number&gt;&lt;foreign-keys&gt;&lt;key app="EN" db-id="xprpd0sxn20pv6ea0xqxxetgvzzwpat5ptr2"&gt;939&lt;/key&gt;&lt;/foreign-keys&gt;&lt;ref-type name="Journal Article"&gt;17&lt;/ref-type&gt;&lt;contributors&gt;&lt;authors&gt;&lt;author&gt;Niethammer, P.&lt;/author&gt;&lt;author&gt;Grabher, C.&lt;/author&gt;&lt;author&gt;Look, A. T.&lt;/author&gt;&lt;author&gt;Mitchison, T. J.&lt;/author&gt;&lt;/authors&gt;&lt;/contributors&gt;&lt;auth-address&gt;Department of Systems Biology, Harvard Medical School, Boston, Massachusetts 02114, USA. Philipp_Niethammer@hms.harvard.edu&lt;/auth-address&gt;&lt;titles&gt;&lt;title&gt;A tissue-scale gradient of hydrogen peroxide mediates rapid wound detection in zebrafish&lt;/title&gt;&lt;secondary-title&gt;Nature&lt;/secondary-title&gt;&lt;/titles&gt;&lt;periodical&gt;&lt;full-title&gt;Nature&lt;/full-title&gt;&lt;abbr-1&gt;Nature&lt;/abbr-1&gt;&lt;/periodical&gt;&lt;pages&gt;996-9&lt;/pages&gt;&lt;volume&gt;459&lt;/volume&gt;&lt;number&gt;7249&lt;/number&gt;&lt;edition&gt;2009/06/06&lt;/edition&gt;&lt;keywords&gt;&lt;keyword&gt;Animals&lt;/keyword&gt;&lt;keyword&gt;Diffusion&lt;/keyword&gt;&lt;keyword&gt;Hydrogen Peroxide/*metabolism&lt;/keyword&gt;&lt;keyword&gt;Larva/metabolism&lt;/keyword&gt;&lt;keyword&gt;Leukocytes/cytology/physiology&lt;/keyword&gt;&lt;keyword&gt;NADPH Oxidase/metabolism&lt;/keyword&gt;&lt;keyword&gt;Wound Healing/physiology&lt;/keyword&gt;&lt;keyword&gt;Wounds and Injuries/enzymology/*metabolism/pathology&lt;/keyword&gt;&lt;keyword&gt;Zebrafish/genetics/*metabolism&lt;/keyword&gt;&lt;keyword&gt;Zebrafish Proteins/metabolism&lt;/keyword&gt;&lt;/keywords&gt;&lt;dates&gt;&lt;year&gt;2009&lt;/year&gt;&lt;pub-dates&gt;&lt;date&gt;Jun 18&lt;/date&gt;&lt;/pub-dates&gt;&lt;/dates&gt;&lt;isbn&gt;1476-4687 (Electronic)&amp;#xD;0028-0836 (Linking)&lt;/isbn&gt;&lt;accession-num&gt;19494811&lt;/accession-num&gt;&lt;urls&gt;&lt;related-urls&gt;&lt;url&gt;http://www.ncbi.nlm.nih.gov/pubmed/19494811&lt;/url&gt;&lt;/related-urls&gt;&lt;/urls&gt;&lt;custom2&gt;2803098&lt;/custom2&gt;&lt;electronic-resource-num&gt;nature08119 [pii]&amp;#xD;10.1038/nature08119&lt;/electronic-resource-num&gt;&lt;language&gt;eng&lt;/language&gt;&lt;/record&gt;&lt;/Cite&gt;&lt;/EndNote&gt;</w:instrText>
            </w:r>
            <w:r>
              <w:fldChar w:fldCharType="separate"/>
            </w:r>
            <w:r w:rsidR="00F538AE">
              <w:rPr>
                <w:noProof/>
              </w:rPr>
              <w:t>(</w:t>
            </w:r>
            <w:hyperlink w:anchor="_ENREF_9" w:tooltip="Niethammer, 2009 #939" w:history="1">
              <w:r w:rsidR="00F538AE">
                <w:rPr>
                  <w:noProof/>
                </w:rPr>
                <w:t>Niethammer et al., 2009; Figure 2 A</w:t>
              </w:r>
            </w:hyperlink>
            <w:r w:rsidR="00F538AE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864" w:type="dxa"/>
          </w:tcPr>
          <w:p w:rsidR="00F538AE" w:rsidRDefault="00BA3D13" w:rsidP="00F728F5">
            <w:r>
              <w:t>Approved through Rightslink (13/11/12).</w:t>
            </w:r>
          </w:p>
        </w:tc>
      </w:tr>
    </w:tbl>
    <w:p w:rsidR="00B11781" w:rsidRDefault="00B11781" w:rsidP="00E11A7A"/>
    <w:p w:rsidR="00FF3638" w:rsidRPr="00FF3638" w:rsidRDefault="00FF3638" w:rsidP="00DE143E">
      <w:pPr>
        <w:jc w:val="both"/>
      </w:pPr>
      <w:r>
        <w:t>A number of images were taken from my paper in</w:t>
      </w:r>
      <w:r w:rsidRPr="00FF3638">
        <w:rPr>
          <w:i/>
        </w:rPr>
        <w:t xml:space="preserve"> Hearing Research</w:t>
      </w:r>
      <w:r>
        <w:t xml:space="preserve"> </w:t>
      </w:r>
      <w:r w:rsidR="00F0746A">
        <w:fldChar w:fldCharType="begin"/>
      </w:r>
      <w:r>
        <w:instrText xml:space="preserve"> ADDIN EN.CITE &lt;EndNote&gt;&lt;Cite&gt;&lt;Author&gt;Buck&lt;/Author&gt;&lt;Year&gt;2012&lt;/Year&gt;&lt;RecNum&gt;618&lt;/RecNum&gt;&lt;DisplayText&gt;(Buck et al., 2012)&lt;/DisplayText&gt;&lt;record&gt;&lt;rec-number&gt;618&lt;/rec-number&gt;&lt;foreign-keys&gt;&lt;key app="EN" db-id="xprpd0sxn20pv6ea0xqxxetgvzzwpat5ptr2"&gt;618&lt;/key&gt;&lt;/foreign-keys&gt;&lt;ref-type name="Journal Article"&gt;17&lt;/ref-type&gt;&lt;contributors&gt;&lt;authors&gt;&lt;author&gt;Buck, L. M.&lt;/author&gt;&lt;author&gt;Winter, M. J.&lt;/author&gt;&lt;author&gt;Redfern, W. S.&lt;/author&gt;&lt;author&gt;Whitfield, T. T.&lt;/author&gt;&lt;/authors&gt;&lt;/contributors&gt;&lt;auth-address&gt;MRC Centre for Developmental and Biomedical Genetics and Department of Biomedical Science, University of Sheffield, Sheffield S10 2TN, UK.&lt;/auth-address&gt;&lt;titles&gt;&lt;title&gt;Ototoxin-induced cellular damage in neuromasts disrupts lateral line function in larval zebrafish&lt;/title&gt;&lt;secondary-title&gt;Hear Res&lt;/secondary-title&gt;&lt;/titles&gt;&lt;periodical&gt;&lt;full-title&gt;Hear Res&lt;/full-title&gt;&lt;/periodical&gt;&lt;pages&gt;67-81&lt;/pages&gt;&lt;volume&gt;284&lt;/volume&gt;&lt;number&gt;1-2&lt;/number&gt;&lt;edition&gt;2011/12/21&lt;/edition&gt;&lt;keywords&gt;&lt;keyword&gt;Acoustic Stimulation&lt;/keyword&gt;&lt;keyword&gt;Aminoglycosides/toxicity&lt;/keyword&gt;&lt;keyword&gt;Animals&lt;/keyword&gt;&lt;keyword&gt;Anti-Bacterial Agents/toxicity&lt;/keyword&gt;&lt;keyword&gt;Aspirin/toxicity&lt;/keyword&gt;&lt;keyword&gt;Cisplatin/toxicity&lt;/keyword&gt;&lt;keyword&gt;Drug Evaluation, Preclinical/instrumentation/methods&lt;/keyword&gt;&lt;keyword&gt;Evoked Potentials, Auditory/drug effects&lt;/keyword&gt;&lt;keyword&gt;Hair Cells, Auditory/*drug effects/pathology/physiology&lt;/keyword&gt;&lt;keyword&gt;Humans&lt;/keyword&gt;&lt;keyword&gt;Larva&lt;/keyword&gt;&lt;keyword&gt;Lateral Line System/*drug effects/*pathology/physiopathology&lt;/keyword&gt;&lt;keyword&gt;Startle Reaction/drug effects&lt;/keyword&gt;&lt;keyword&gt;Zebrafish&lt;/keyword&gt;&lt;/keywords&gt;&lt;dates&gt;&lt;year&gt;2012&lt;/year&gt;&lt;pub-dates&gt;&lt;date&gt;Feb&lt;/date&gt;&lt;/pub-dates&gt;&lt;/dates&gt;&lt;isbn&gt;1878-5891 (Electronic)&amp;#xD;0378-5955 (Linking)&lt;/isbn&gt;&lt;accession-num&gt;22183155&lt;/accession-num&gt;&lt;urls&gt;&lt;related-urls&gt;&lt;url&gt;http://www.ncbi.nlm.nih.gov/pubmed/22183155&lt;/url&gt;&lt;/related-urls&gt;&lt;/urls&gt;&lt;electronic-resource-num&gt;S0378-5955(11)00293-0 [pii]&amp;#xD;10.1016/j.heares.2011.12.001&lt;/electronic-resource-num&gt;&lt;language&gt;eng&lt;/language&gt;&lt;/record&gt;&lt;/Cite&gt;&lt;/EndNote&gt;</w:instrText>
      </w:r>
      <w:r w:rsidR="00F0746A">
        <w:fldChar w:fldCharType="separate"/>
      </w:r>
      <w:r>
        <w:rPr>
          <w:noProof/>
        </w:rPr>
        <w:t>(</w:t>
      </w:r>
      <w:hyperlink w:anchor="_ENREF_2" w:tooltip="Buck, 2012 #618" w:history="1">
        <w:r w:rsidR="00F538AE">
          <w:rPr>
            <w:noProof/>
          </w:rPr>
          <w:t>Buck et al., 2012</w:t>
        </w:r>
      </w:hyperlink>
      <w:r>
        <w:rPr>
          <w:noProof/>
        </w:rPr>
        <w:t>)</w:t>
      </w:r>
      <w:r w:rsidR="00F0746A">
        <w:fldChar w:fldCharType="end"/>
      </w:r>
      <w:r>
        <w:t>. The permission for the reproduction of these images was granted by Elsevier Ltd. on 4/9/2012.</w:t>
      </w:r>
    </w:p>
    <w:p w:rsidR="00B11781" w:rsidRDefault="006F6CB4" w:rsidP="00DE143E">
      <w:pPr>
        <w:jc w:val="both"/>
      </w:pPr>
      <w:proofErr w:type="gramStart"/>
      <w:r>
        <w:t>Figure 4.3.</w:t>
      </w:r>
      <w:proofErr w:type="gramEnd"/>
      <w:r w:rsidR="00E11A7A">
        <w:t xml:space="preserve"> Images taken and adapted from an application note </w:t>
      </w:r>
      <w:r w:rsidR="00E11A7A" w:rsidRPr="00E11A7A">
        <w:t>based on</w:t>
      </w:r>
      <w:r w:rsidR="00E11A7A">
        <w:t xml:space="preserve"> a paper presented at the AES 11</w:t>
      </w:r>
      <w:r w:rsidR="00E11A7A" w:rsidRPr="00E11A7A">
        <w:t>th International Audio Test and Measurement Conference, Portland, Oregon, U.S.A., May 31,</w:t>
      </w:r>
      <w:r w:rsidR="00E11A7A">
        <w:t xml:space="preserve"> </w:t>
      </w:r>
      <w:r w:rsidR="00E11A7A" w:rsidRPr="00E11A7A">
        <w:t xml:space="preserve">1992. </w:t>
      </w:r>
      <w:r w:rsidR="00DE143E">
        <w:t>The i</w:t>
      </w:r>
      <w:r w:rsidR="00E11A7A">
        <w:t>mages</w:t>
      </w:r>
      <w:r w:rsidR="00DE143E">
        <w:t xml:space="preserve"> used are </w:t>
      </w:r>
      <w:r w:rsidR="00E11A7A">
        <w:t>courtesy</w:t>
      </w:r>
      <w:r w:rsidR="00DE143E">
        <w:t xml:space="preserve"> of Steve </w:t>
      </w:r>
      <w:proofErr w:type="spellStart"/>
      <w:r w:rsidR="00DE143E">
        <w:t>Temme</w:t>
      </w:r>
      <w:proofErr w:type="spellEnd"/>
      <w:r w:rsidR="00DE143E">
        <w:t xml:space="preserve"> (personal communication).</w:t>
      </w:r>
    </w:p>
    <w:p w:rsidR="00E11A7A" w:rsidRDefault="00E11A7A" w:rsidP="00E11A7A"/>
    <w:p w:rsidR="00F538AE" w:rsidRPr="00F538AE" w:rsidRDefault="00F0746A" w:rsidP="00F538AE">
      <w:pPr>
        <w:spacing w:after="0" w:line="240" w:lineRule="auto"/>
        <w:ind w:left="720" w:hanging="720"/>
        <w:rPr>
          <w:rFonts w:cs="Arial"/>
          <w:noProof/>
        </w:rPr>
      </w:pPr>
      <w:r>
        <w:fldChar w:fldCharType="begin"/>
      </w:r>
      <w:r w:rsidR="00B11781">
        <w:instrText xml:space="preserve"> ADDIN EN.REFLIST </w:instrText>
      </w:r>
      <w:r>
        <w:fldChar w:fldCharType="separate"/>
      </w:r>
      <w:bookmarkStart w:id="0" w:name="_ENREF_1"/>
      <w:r w:rsidR="00F538AE" w:rsidRPr="00F538AE">
        <w:rPr>
          <w:rFonts w:cs="Arial"/>
          <w:noProof/>
        </w:rPr>
        <w:t>Behra, M., Gallardo, V. E., Bradsher, J., Torrado, A., Elkahloun, A., Idol, J., Sheehy, J., Zonies, S., Xu, L., Shaw, K. M., Satou, C., Higashijima, S. I., Weinstein, B. M., Burgess, S. M., 2012. Transcriptional signature of accessory cells in the lateral line, using the Tnk1bp1:EGFP transgenic zebrafish line. Bmc Developmental Biology 12.</w:t>
      </w:r>
      <w:bookmarkEnd w:id="0"/>
    </w:p>
    <w:p w:rsidR="00F538AE" w:rsidRPr="00F538AE" w:rsidRDefault="00F538AE" w:rsidP="00F538AE">
      <w:pPr>
        <w:spacing w:after="0" w:line="240" w:lineRule="auto"/>
        <w:ind w:left="720" w:hanging="720"/>
        <w:rPr>
          <w:rFonts w:cs="Arial"/>
          <w:noProof/>
        </w:rPr>
      </w:pPr>
      <w:bookmarkStart w:id="1" w:name="_ENREF_2"/>
      <w:r w:rsidRPr="00F538AE">
        <w:rPr>
          <w:rFonts w:cs="Arial"/>
          <w:noProof/>
        </w:rPr>
        <w:t>Buck, L. M., Winter, M. J., Redfern, W. S., Whitfield, T. T., 2012. Ototoxin-induced cellular damage in neuromasts disrupts lateral line function in larval zebrafish. Hear Res 284, 67-81.</w:t>
      </w:r>
      <w:bookmarkEnd w:id="1"/>
    </w:p>
    <w:p w:rsidR="00F538AE" w:rsidRPr="00F538AE" w:rsidRDefault="00F538AE" w:rsidP="00F538AE">
      <w:pPr>
        <w:spacing w:after="0" w:line="240" w:lineRule="auto"/>
        <w:ind w:left="720" w:hanging="720"/>
        <w:rPr>
          <w:rFonts w:cs="Arial"/>
          <w:noProof/>
        </w:rPr>
      </w:pPr>
      <w:bookmarkStart w:id="2" w:name="_ENREF_3"/>
      <w:r w:rsidRPr="00F538AE">
        <w:rPr>
          <w:rFonts w:cs="Arial"/>
          <w:noProof/>
        </w:rPr>
        <w:t>Chiu, L. L., Cunningham, L. L., Raible, D. W., Rubel, E. W., Ou, H. C., 2008. Using the zebrafish lateral line to screen for ototoxicity. J. Assoc. Res. Otolaryngol. 9, 178-190.</w:t>
      </w:r>
      <w:bookmarkEnd w:id="2"/>
    </w:p>
    <w:p w:rsidR="00F538AE" w:rsidRPr="00F538AE" w:rsidRDefault="00F538AE" w:rsidP="00F538AE">
      <w:pPr>
        <w:spacing w:after="0" w:line="240" w:lineRule="auto"/>
        <w:ind w:left="720" w:hanging="720"/>
        <w:rPr>
          <w:rFonts w:cs="Arial"/>
          <w:noProof/>
        </w:rPr>
      </w:pPr>
      <w:bookmarkStart w:id="3" w:name="_ENREF_4"/>
      <w:r w:rsidRPr="00F538AE">
        <w:rPr>
          <w:rFonts w:cs="Arial"/>
          <w:noProof/>
        </w:rPr>
        <w:t>Harris, J. A., Cheng, A. G., Cunningham, L. L., MacDonald, G., Raible, D. W., Rubel, E. W., 2003. Neomycin-induced hair cell death and rapid regeneration in the lateral line of zebrafish (Danio rerio). J. Assoc. Res. Otolaryngol. 4, 219-234.</w:t>
      </w:r>
      <w:bookmarkEnd w:id="3"/>
    </w:p>
    <w:p w:rsidR="00F538AE" w:rsidRPr="00F538AE" w:rsidRDefault="00F538AE" w:rsidP="00F538AE">
      <w:pPr>
        <w:spacing w:after="0" w:line="240" w:lineRule="auto"/>
        <w:ind w:left="720" w:hanging="720"/>
        <w:rPr>
          <w:rFonts w:cs="Arial"/>
          <w:noProof/>
        </w:rPr>
      </w:pPr>
      <w:bookmarkStart w:id="4" w:name="_ENREF_5"/>
      <w:r w:rsidRPr="00F538AE">
        <w:rPr>
          <w:rFonts w:cs="Arial"/>
          <w:noProof/>
        </w:rPr>
        <w:t>Kindt, K. S., Finch, G., Nicolson, T., 2012. Kinocilia mediate mechanosensitivity in developing zebrafish hair cells. Dev Cell 23, 329-341.</w:t>
      </w:r>
      <w:bookmarkEnd w:id="4"/>
    </w:p>
    <w:p w:rsidR="00F538AE" w:rsidRPr="00F538AE" w:rsidRDefault="00F538AE" w:rsidP="00F538AE">
      <w:pPr>
        <w:spacing w:after="0" w:line="240" w:lineRule="auto"/>
        <w:ind w:left="720" w:hanging="720"/>
        <w:rPr>
          <w:rFonts w:cs="Arial"/>
          <w:noProof/>
        </w:rPr>
      </w:pPr>
      <w:bookmarkStart w:id="5" w:name="_ENREF_6"/>
      <w:r w:rsidRPr="00F538AE">
        <w:rPr>
          <w:rFonts w:cs="Arial"/>
          <w:noProof/>
        </w:rPr>
        <w:t>Matsuda, M., Chitnis, A. B., 2010. Atoh1a expression must be restricted by Notch signaling for effective morphogenesis of the posterior lateral line primordium in zebrafish. Development 137, 3477-3487.</w:t>
      </w:r>
      <w:bookmarkEnd w:id="5"/>
    </w:p>
    <w:p w:rsidR="00F538AE" w:rsidRPr="00F538AE" w:rsidRDefault="00F538AE" w:rsidP="00F538AE">
      <w:pPr>
        <w:spacing w:after="0" w:line="240" w:lineRule="auto"/>
        <w:ind w:left="720" w:hanging="720"/>
        <w:rPr>
          <w:rFonts w:cs="Arial"/>
          <w:noProof/>
        </w:rPr>
      </w:pPr>
      <w:bookmarkStart w:id="6" w:name="_ENREF_7"/>
      <w:r w:rsidRPr="00F538AE">
        <w:rPr>
          <w:rFonts w:cs="Arial"/>
          <w:noProof/>
        </w:rPr>
        <w:t>Moon, I. S., So, J. H., Jung, Y. M., Lee, W. S., Kim, E. Y., Choi, J. H., Kim, C. H., Choi, J. Y., 2011. Fucoidan promotes mechanosensory hair cell regeneration following amino glycoside-induced cell death. Hear Res 282, 236-242.</w:t>
      </w:r>
      <w:bookmarkEnd w:id="6"/>
    </w:p>
    <w:p w:rsidR="00F538AE" w:rsidRPr="00F538AE" w:rsidRDefault="00F538AE" w:rsidP="00F538AE">
      <w:pPr>
        <w:spacing w:after="0" w:line="240" w:lineRule="auto"/>
        <w:ind w:left="720" w:hanging="720"/>
        <w:rPr>
          <w:rFonts w:cs="Arial"/>
          <w:noProof/>
        </w:rPr>
      </w:pPr>
      <w:bookmarkStart w:id="7" w:name="_ENREF_8"/>
      <w:r w:rsidRPr="00F538AE">
        <w:rPr>
          <w:rFonts w:cs="Arial"/>
          <w:noProof/>
        </w:rPr>
        <w:t>Nicolson, T., 2005. The genetics of hearing and balance in zebrafish. Annu Rev Genet 39, 9-22.</w:t>
      </w:r>
      <w:bookmarkEnd w:id="7"/>
    </w:p>
    <w:p w:rsidR="00F538AE" w:rsidRPr="00F538AE" w:rsidRDefault="00F538AE" w:rsidP="00F538AE">
      <w:pPr>
        <w:spacing w:after="0" w:line="240" w:lineRule="auto"/>
        <w:ind w:left="720" w:hanging="720"/>
        <w:rPr>
          <w:rFonts w:cs="Arial"/>
          <w:noProof/>
        </w:rPr>
      </w:pPr>
      <w:bookmarkStart w:id="8" w:name="_ENREF_9"/>
      <w:r w:rsidRPr="00F538AE">
        <w:rPr>
          <w:rFonts w:cs="Arial"/>
          <w:noProof/>
        </w:rPr>
        <w:t>Niethammer, P., Grabher, C., Look, A. T., Mitchison, T. J., 2009. A tissue-scale gradient of hydrogen peroxide mediates rapid wound detection in zebrafish. Nature 459, 996-999.</w:t>
      </w:r>
      <w:bookmarkEnd w:id="8"/>
    </w:p>
    <w:p w:rsidR="00F538AE" w:rsidRPr="00F538AE" w:rsidRDefault="00F538AE" w:rsidP="00F538AE">
      <w:pPr>
        <w:spacing w:after="0" w:line="240" w:lineRule="auto"/>
        <w:ind w:left="720" w:hanging="720"/>
        <w:rPr>
          <w:rFonts w:cs="Arial"/>
          <w:noProof/>
        </w:rPr>
      </w:pPr>
      <w:bookmarkStart w:id="9" w:name="_ENREF_10"/>
      <w:r w:rsidRPr="00F538AE">
        <w:rPr>
          <w:rFonts w:cs="Arial"/>
          <w:noProof/>
        </w:rPr>
        <w:t>Ou, H. C., Raible, D. W., Rubel, E. W., 2007. Cisplatin-induced hair cell loss in zebrafish (Danio rerio) lateral line. Hear. Res. 233, 46-53.</w:t>
      </w:r>
      <w:bookmarkEnd w:id="9"/>
    </w:p>
    <w:p w:rsidR="00F538AE" w:rsidRPr="00F538AE" w:rsidRDefault="00F538AE" w:rsidP="00F538AE">
      <w:pPr>
        <w:spacing w:after="0" w:line="240" w:lineRule="auto"/>
        <w:ind w:left="720" w:hanging="720"/>
        <w:rPr>
          <w:rFonts w:cs="Arial"/>
          <w:noProof/>
        </w:rPr>
      </w:pPr>
      <w:bookmarkStart w:id="10" w:name="_ENREF_11"/>
      <w:r w:rsidRPr="00F538AE">
        <w:rPr>
          <w:rFonts w:cs="Arial"/>
          <w:noProof/>
        </w:rPr>
        <w:t>Sheets, L., Trapani, J. G., Mo, W. K., Obholzer, N., Nicolson, T., 2011. Ribeye is required for presynaptic Ca(V)1.3a channel localization and afferent innervation of sensory hair cells. Development 138, 1309-1319.</w:t>
      </w:r>
      <w:bookmarkEnd w:id="10"/>
    </w:p>
    <w:p w:rsidR="00F538AE" w:rsidRPr="00F538AE" w:rsidRDefault="00F538AE" w:rsidP="00F538AE">
      <w:pPr>
        <w:spacing w:line="240" w:lineRule="auto"/>
        <w:ind w:left="720" w:hanging="720"/>
        <w:rPr>
          <w:rFonts w:cs="Arial"/>
          <w:noProof/>
        </w:rPr>
      </w:pPr>
      <w:bookmarkStart w:id="11" w:name="_ENREF_12"/>
      <w:r w:rsidRPr="00F538AE">
        <w:rPr>
          <w:rFonts w:cs="Arial"/>
          <w:noProof/>
        </w:rPr>
        <w:t>Wibowo, I., Pinto-Teixeira, F., Satou, C., Higashijima, S., Lopez-Schier, H., 2011. Compartmentalized Notch signaling sustains epithelial mirror symmetry. Development 138, 1143-1152.</w:t>
      </w:r>
      <w:bookmarkEnd w:id="11"/>
    </w:p>
    <w:p w:rsidR="00F538AE" w:rsidRDefault="00F538AE" w:rsidP="00F538AE">
      <w:pPr>
        <w:spacing w:line="240" w:lineRule="auto"/>
        <w:rPr>
          <w:rFonts w:cs="Arial"/>
          <w:noProof/>
        </w:rPr>
      </w:pPr>
    </w:p>
    <w:p w:rsidR="00F728F5" w:rsidRPr="00F728F5" w:rsidRDefault="00F0746A" w:rsidP="00F728F5">
      <w:r>
        <w:fldChar w:fldCharType="end"/>
      </w:r>
    </w:p>
    <w:sectPr w:rsidR="00F728F5" w:rsidRPr="00F728F5" w:rsidSect="00932BA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FFD1B28"/>
    <w:multiLevelType w:val="hybridMultilevel"/>
    <w:tmpl w:val="B57624E2"/>
    <w:lvl w:ilvl="0" w:tplc="756C2746">
      <w:start w:val="1"/>
      <w:numFmt w:val="decimal"/>
      <w:lvlText w:val="Chapter %1."/>
      <w:lvlJc w:val="left"/>
      <w:pPr>
        <w:ind w:left="720" w:hanging="360"/>
      </w:pPr>
      <w:rPr>
        <w:rFonts w:ascii="Arial" w:hAnsi="Arial" w:hint="default"/>
        <w:b/>
        <w:i w:val="0"/>
        <w:color w:val="auto"/>
        <w:sz w:val="4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DBB5641"/>
    <w:multiLevelType w:val="hybridMultilevel"/>
    <w:tmpl w:val="6CEAD50A"/>
    <w:lvl w:ilvl="0" w:tplc="E88CF1CE">
      <w:start w:val="1"/>
      <w:numFmt w:val="decimal"/>
      <w:lvlText w:val="1.%1"/>
      <w:lvlJc w:val="left"/>
      <w:pPr>
        <w:ind w:left="720" w:hanging="360"/>
      </w:pPr>
      <w:rPr>
        <w:rFonts w:ascii="Arial" w:hAnsi="Arial" w:hint="default"/>
        <w:b/>
        <w:i w:val="0"/>
        <w:color w:val="auto"/>
        <w:sz w:val="28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6011C4C"/>
    <w:multiLevelType w:val="multilevel"/>
    <w:tmpl w:val="68307EC4"/>
    <w:lvl w:ilvl="0">
      <w:start w:val="1"/>
      <w:numFmt w:val="decimal"/>
      <w:pStyle w:val="Heading1"/>
      <w:lvlText w:val="Chapter %1"/>
      <w:lvlJc w:val="left"/>
      <w:pPr>
        <w:ind w:left="360" w:hanging="360"/>
      </w:pPr>
      <w:rPr>
        <w:rFonts w:ascii="Arial" w:hAnsi="Arial" w:hint="default"/>
        <w:b/>
        <w:i w:val="0"/>
        <w:color w:val="auto"/>
        <w:sz w:val="40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none"/>
      <w:lvlText w:val="Figure 1.1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Table %1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">
    <w:nsid w:val="2AF5284B"/>
    <w:multiLevelType w:val="hybridMultilevel"/>
    <w:tmpl w:val="5B16B2A4"/>
    <w:lvl w:ilvl="0" w:tplc="B074CA40">
      <w:start w:val="1"/>
      <w:numFmt w:val="decimal"/>
      <w:lvlText w:val="1.1.%1"/>
      <w:lvlJc w:val="left"/>
      <w:pPr>
        <w:ind w:left="720" w:hanging="360"/>
      </w:pPr>
      <w:rPr>
        <w:rFonts w:ascii="Arial" w:hAnsi="Arial" w:hint="default"/>
        <w:b w:val="0"/>
        <w:i w:val="0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  <w:num w:numId="5">
    <w:abstractNumId w:val="2"/>
  </w:num>
  <w:num w:numId="6">
    <w:abstractNumId w:val="2"/>
  </w:num>
  <w:num w:numId="7">
    <w:abstractNumId w:val="2"/>
  </w:num>
  <w:num w:numId="8">
    <w:abstractNumId w:val="2"/>
  </w:num>
  <w:num w:numId="9">
    <w:abstractNumId w:val="2"/>
  </w:num>
  <w:num w:numId="10">
    <w:abstractNumId w:val="2"/>
  </w:num>
  <w:num w:numId="11">
    <w:abstractNumId w:val="2"/>
  </w:num>
  <w:num w:numId="12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savePreviewPicture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uthor-Date hearing res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prpd0sxn20pv6ea0xqxxetgvzzwpat5ptr2&quot;&gt;My EndNote Library ototoxicity&lt;record-ids&gt;&lt;item&gt;1&lt;/item&gt;&lt;item&gt;2&lt;/item&gt;&lt;item&gt;11&lt;/item&gt;&lt;item&gt;618&lt;/item&gt;&lt;item&gt;939&lt;/item&gt;&lt;item&gt;973&lt;/item&gt;&lt;item&gt;974&lt;/item&gt;&lt;item&gt;979&lt;/item&gt;&lt;item&gt;1139&lt;/item&gt;&lt;item&gt;1140&lt;/item&gt;&lt;item&gt;1141&lt;/item&gt;&lt;item&gt;1142&lt;/item&gt;&lt;/record-ids&gt;&lt;/item&gt;&lt;/Libraries&gt;"/>
  </w:docVars>
  <w:rsids>
    <w:rsidRoot w:val="00F728F5"/>
    <w:rsid w:val="0006785E"/>
    <w:rsid w:val="00073C14"/>
    <w:rsid w:val="000D52F2"/>
    <w:rsid w:val="002341C3"/>
    <w:rsid w:val="00306E28"/>
    <w:rsid w:val="00352CB3"/>
    <w:rsid w:val="003541A6"/>
    <w:rsid w:val="00375C44"/>
    <w:rsid w:val="00381D95"/>
    <w:rsid w:val="00383881"/>
    <w:rsid w:val="003926A1"/>
    <w:rsid w:val="003C704F"/>
    <w:rsid w:val="004A6645"/>
    <w:rsid w:val="004A7101"/>
    <w:rsid w:val="004D0812"/>
    <w:rsid w:val="004F2BC4"/>
    <w:rsid w:val="004F4DFA"/>
    <w:rsid w:val="005B799D"/>
    <w:rsid w:val="005C00A5"/>
    <w:rsid w:val="00651455"/>
    <w:rsid w:val="006C2F78"/>
    <w:rsid w:val="006E3744"/>
    <w:rsid w:val="006F6CB4"/>
    <w:rsid w:val="00813B2D"/>
    <w:rsid w:val="00866C78"/>
    <w:rsid w:val="008705D7"/>
    <w:rsid w:val="00932BAC"/>
    <w:rsid w:val="00993176"/>
    <w:rsid w:val="009E3098"/>
    <w:rsid w:val="00AA6D12"/>
    <w:rsid w:val="00B11781"/>
    <w:rsid w:val="00B91CB6"/>
    <w:rsid w:val="00BA3D13"/>
    <w:rsid w:val="00C13F50"/>
    <w:rsid w:val="00C54F4B"/>
    <w:rsid w:val="00DE143E"/>
    <w:rsid w:val="00E11A7A"/>
    <w:rsid w:val="00EB3DD2"/>
    <w:rsid w:val="00ED640F"/>
    <w:rsid w:val="00ED7EFC"/>
    <w:rsid w:val="00EF60C7"/>
    <w:rsid w:val="00F05FDD"/>
    <w:rsid w:val="00F0746A"/>
    <w:rsid w:val="00F538AE"/>
    <w:rsid w:val="00F728F5"/>
    <w:rsid w:val="00FF363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81D95"/>
    <w:pPr>
      <w:spacing w:line="360" w:lineRule="auto"/>
    </w:pPr>
    <w:rPr>
      <w:rFonts w:ascii="Arial" w:hAnsi="Arial"/>
      <w:sz w:val="24"/>
    </w:rPr>
  </w:style>
  <w:style w:type="paragraph" w:styleId="Heading1">
    <w:name w:val="heading 1"/>
    <w:aliases w:val="Heading 1 chapter"/>
    <w:link w:val="Heading1Char"/>
    <w:autoRedefine/>
    <w:uiPriority w:val="9"/>
    <w:qFormat/>
    <w:rsid w:val="004A6645"/>
    <w:pPr>
      <w:keepNext/>
      <w:keepLines/>
      <w:numPr>
        <w:numId w:val="12"/>
      </w:numPr>
      <w:spacing w:before="480" w:after="0"/>
      <w:outlineLvl w:val="0"/>
    </w:pPr>
    <w:rPr>
      <w:rFonts w:ascii="Arial" w:eastAsiaTheme="majorEastAsia" w:hAnsi="Arial" w:cstheme="majorBidi"/>
      <w:b/>
      <w:bCs/>
      <w:sz w:val="40"/>
      <w:szCs w:val="28"/>
    </w:rPr>
  </w:style>
  <w:style w:type="paragraph" w:styleId="Heading2">
    <w:name w:val="heading 2"/>
    <w:basedOn w:val="Heading1"/>
    <w:link w:val="Heading2Char"/>
    <w:autoRedefine/>
    <w:uiPriority w:val="9"/>
    <w:unhideWhenUsed/>
    <w:qFormat/>
    <w:rsid w:val="004A6645"/>
    <w:pPr>
      <w:numPr>
        <w:ilvl w:val="1"/>
      </w:numPr>
      <w:spacing w:before="200"/>
      <w:outlineLvl w:val="1"/>
    </w:pPr>
    <w:rPr>
      <w:bCs w:val="0"/>
      <w:sz w:val="28"/>
      <w:szCs w:val="26"/>
    </w:rPr>
  </w:style>
  <w:style w:type="paragraph" w:styleId="Heading3">
    <w:name w:val="heading 3"/>
    <w:basedOn w:val="Heading2"/>
    <w:link w:val="Heading3Char"/>
    <w:autoRedefine/>
    <w:uiPriority w:val="9"/>
    <w:unhideWhenUsed/>
    <w:qFormat/>
    <w:rsid w:val="004A6645"/>
    <w:pPr>
      <w:numPr>
        <w:ilvl w:val="2"/>
      </w:numPr>
      <w:outlineLvl w:val="2"/>
    </w:pPr>
    <w:rPr>
      <w:sz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4A6645"/>
    <w:pPr>
      <w:keepNext/>
      <w:keepLines/>
      <w:numPr>
        <w:ilvl w:val="3"/>
        <w:numId w:val="12"/>
      </w:numPr>
      <w:spacing w:before="200" w:after="0"/>
      <w:outlineLvl w:val="3"/>
    </w:pPr>
    <w:rPr>
      <w:rFonts w:eastAsiaTheme="majorEastAsia" w:cstheme="majorBidi"/>
      <w:bCs/>
      <w:iCs/>
      <w:u w:val="single"/>
    </w:rPr>
  </w:style>
  <w:style w:type="paragraph" w:styleId="Heading6">
    <w:name w:val="heading 6"/>
    <w:aliases w:val="subsub"/>
    <w:basedOn w:val="Normal"/>
    <w:next w:val="Normal"/>
    <w:link w:val="Heading6Char"/>
    <w:autoRedefine/>
    <w:uiPriority w:val="9"/>
    <w:unhideWhenUsed/>
    <w:qFormat/>
    <w:rsid w:val="004A6645"/>
    <w:pPr>
      <w:keepNext/>
      <w:keepLines/>
      <w:numPr>
        <w:ilvl w:val="5"/>
        <w:numId w:val="12"/>
      </w:numPr>
      <w:spacing w:before="200" w:after="0"/>
      <w:outlineLvl w:val="5"/>
    </w:pPr>
    <w:rPr>
      <w:rFonts w:eastAsiaTheme="majorEastAsia" w:cstheme="majorBidi"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ustom2">
    <w:name w:val="custom 2"/>
    <w:basedOn w:val="Normal"/>
    <w:link w:val="custom2Char"/>
    <w:qFormat/>
    <w:rsid w:val="006C2F78"/>
    <w:pPr>
      <w:keepNext/>
      <w:keepLines/>
      <w:spacing w:before="480" w:after="0"/>
      <w:outlineLvl w:val="0"/>
    </w:pPr>
    <w:rPr>
      <w:rFonts w:eastAsiaTheme="majorEastAsia" w:cs="Arial"/>
      <w:b/>
      <w:sz w:val="32"/>
      <w:szCs w:val="32"/>
    </w:rPr>
  </w:style>
  <w:style w:type="character" w:customStyle="1" w:styleId="custom2Char">
    <w:name w:val="custom 2 Char"/>
    <w:basedOn w:val="DefaultParagraphFont"/>
    <w:link w:val="custom2"/>
    <w:rsid w:val="006C2F78"/>
    <w:rPr>
      <w:rFonts w:ascii="Arial" w:eastAsiaTheme="majorEastAsia" w:hAnsi="Arial" w:cs="Arial"/>
      <w:b/>
      <w:sz w:val="32"/>
      <w:szCs w:val="32"/>
    </w:rPr>
  </w:style>
  <w:style w:type="paragraph" w:customStyle="1" w:styleId="custom1">
    <w:name w:val="custom 1"/>
    <w:basedOn w:val="Heading1"/>
    <w:link w:val="custom1Char"/>
    <w:qFormat/>
    <w:rsid w:val="006C2F78"/>
    <w:rPr>
      <w:rFonts w:cs="Arial"/>
      <w:szCs w:val="40"/>
    </w:rPr>
  </w:style>
  <w:style w:type="character" w:customStyle="1" w:styleId="Heading1Char">
    <w:name w:val="Heading 1 Char"/>
    <w:aliases w:val="Heading 1 chapter Char"/>
    <w:basedOn w:val="DefaultParagraphFont"/>
    <w:link w:val="Heading1"/>
    <w:uiPriority w:val="9"/>
    <w:rsid w:val="004A6645"/>
    <w:rPr>
      <w:rFonts w:ascii="Arial" w:eastAsiaTheme="majorEastAsia" w:hAnsi="Arial" w:cstheme="majorBidi"/>
      <w:b/>
      <w:bCs/>
      <w:sz w:val="40"/>
      <w:szCs w:val="28"/>
    </w:rPr>
  </w:style>
  <w:style w:type="character" w:customStyle="1" w:styleId="custom1Char">
    <w:name w:val="custom 1 Char"/>
    <w:basedOn w:val="Heading1Char"/>
    <w:link w:val="custom1"/>
    <w:rsid w:val="006C2F78"/>
    <w:rPr>
      <w:rFonts w:ascii="Arial" w:hAnsi="Arial" w:cs="Arial"/>
      <w:sz w:val="40"/>
      <w:szCs w:val="40"/>
    </w:rPr>
  </w:style>
  <w:style w:type="paragraph" w:styleId="Subtitle">
    <w:name w:val="Subtitle"/>
    <w:aliases w:val="Subtitle custom 3"/>
    <w:basedOn w:val="Normal"/>
    <w:next w:val="Normal"/>
    <w:link w:val="SubtitleChar"/>
    <w:uiPriority w:val="11"/>
    <w:qFormat/>
    <w:rsid w:val="006C2F78"/>
    <w:pPr>
      <w:numPr>
        <w:ilvl w:val="1"/>
      </w:numPr>
    </w:pPr>
    <w:rPr>
      <w:rFonts w:eastAsiaTheme="majorEastAsia" w:cstheme="majorBidi"/>
      <w:iCs/>
      <w:spacing w:val="15"/>
      <w:szCs w:val="24"/>
    </w:rPr>
  </w:style>
  <w:style w:type="character" w:customStyle="1" w:styleId="SubtitleChar">
    <w:name w:val="Subtitle Char"/>
    <w:aliases w:val="Subtitle custom 3 Char"/>
    <w:basedOn w:val="DefaultParagraphFont"/>
    <w:link w:val="Subtitle"/>
    <w:uiPriority w:val="11"/>
    <w:rsid w:val="006C2F78"/>
    <w:rPr>
      <w:rFonts w:eastAsiaTheme="majorEastAsia" w:cstheme="majorBidi"/>
      <w:iCs/>
      <w:spacing w:val="15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4A6645"/>
    <w:rPr>
      <w:rFonts w:ascii="Arial" w:eastAsiaTheme="majorEastAsia" w:hAnsi="Arial" w:cstheme="majorBidi"/>
      <w:b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A6645"/>
    <w:rPr>
      <w:rFonts w:ascii="Arial" w:eastAsiaTheme="majorEastAsia" w:hAnsi="Arial" w:cstheme="majorBidi"/>
      <w:b/>
      <w:sz w:val="24"/>
      <w:szCs w:val="26"/>
    </w:rPr>
  </w:style>
  <w:style w:type="character" w:customStyle="1" w:styleId="Heading6Char">
    <w:name w:val="Heading 6 Char"/>
    <w:aliases w:val="subsub Char"/>
    <w:basedOn w:val="DefaultParagraphFont"/>
    <w:link w:val="Heading6"/>
    <w:uiPriority w:val="9"/>
    <w:rsid w:val="005C00A5"/>
    <w:rPr>
      <w:rFonts w:ascii="Arial" w:eastAsiaTheme="majorEastAsia" w:hAnsi="Arial" w:cstheme="majorBidi"/>
      <w:iCs/>
      <w:sz w:val="24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993176"/>
    <w:pPr>
      <w:spacing w:line="240" w:lineRule="auto"/>
    </w:pPr>
    <w:rPr>
      <w:b/>
      <w:bCs/>
      <w:sz w:val="20"/>
      <w:szCs w:val="18"/>
    </w:rPr>
  </w:style>
  <w:style w:type="character" w:customStyle="1" w:styleId="Heading4Char">
    <w:name w:val="Heading 4 Char"/>
    <w:basedOn w:val="DefaultParagraphFont"/>
    <w:link w:val="Heading4"/>
    <w:uiPriority w:val="9"/>
    <w:rsid w:val="004A6645"/>
    <w:rPr>
      <w:rFonts w:ascii="Arial" w:eastAsiaTheme="majorEastAsia" w:hAnsi="Arial" w:cstheme="majorBidi"/>
      <w:bCs/>
      <w:iCs/>
      <w:sz w:val="24"/>
      <w:u w:val="single"/>
    </w:rPr>
  </w:style>
  <w:style w:type="table" w:styleId="TableGrid">
    <w:name w:val="Table Grid"/>
    <w:basedOn w:val="TableNormal"/>
    <w:uiPriority w:val="59"/>
    <w:rsid w:val="00F728F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B11781"/>
    <w:rPr>
      <w:color w:val="0000FF" w:themeColor="hyperlink"/>
      <w:u w:val="single"/>
    </w:rPr>
  </w:style>
  <w:style w:type="paragraph" w:customStyle="1" w:styleId="Default">
    <w:name w:val="Default"/>
    <w:rsid w:val="00E11A7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9</TotalTime>
  <Pages>3</Pages>
  <Words>2114</Words>
  <Characters>12054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414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uren</dc:creator>
  <cp:lastModifiedBy>Lauren</cp:lastModifiedBy>
  <cp:revision>12</cp:revision>
  <dcterms:created xsi:type="dcterms:W3CDTF">2012-11-12T14:23:00Z</dcterms:created>
  <dcterms:modified xsi:type="dcterms:W3CDTF">2012-11-14T17:45:00Z</dcterms:modified>
</cp:coreProperties>
</file>